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example project (that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F50D24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53763" cy="960652"/>
            <wp:effectExtent l="57150" t="19050" r="113637" b="68048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4244" cy="960732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Default="00997891" w:rsidP="00140A1B">
      <w:pPr>
        <w:jc w:val="both"/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>As seen in the table above, 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Default="00A92B7A" w:rsidP="00140A1B">
      <w:pPr>
        <w:spacing w:after="0"/>
        <w:jc w:val="both"/>
      </w:pPr>
    </w:p>
    <w:p w:rsidR="00140A1B" w:rsidRDefault="00140A1B" w:rsidP="00140A1B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>provides a score and a confidence for every protein, peptide and peptide to spectrum match (PSM). We will now use the protein scores and confidence</w:t>
      </w:r>
      <w:r w:rsidR="000E0E7C">
        <w:t>s</w:t>
      </w:r>
      <w:r>
        <w:t xml:space="preserve"> to perform protein validation.</w:t>
      </w:r>
    </w:p>
    <w:p w:rsidR="00140A1B" w:rsidRDefault="00140A1B" w:rsidP="00140A1B">
      <w:pPr>
        <w:spacing w:after="0" w:line="240" w:lineRule="auto"/>
      </w:pPr>
    </w:p>
    <w:p w:rsidR="00A011C2" w:rsidRDefault="00140A1B" w:rsidP="00140A1B">
      <w:pPr>
        <w:jc w:val="both"/>
      </w:pPr>
      <w:r>
        <w:t xml:space="preserve">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Here is an example from our database (the </w:t>
      </w:r>
      <w:r w:rsidR="00997891">
        <w:t>FASTA</w:t>
      </w:r>
      <w:r w:rsidR="00B300A7">
        <w:t xml:space="preserve"> file):</w:t>
      </w:r>
      <w:r>
        <w:t xml:space="preserve"> </w:t>
      </w:r>
    </w:p>
    <w:p w:rsidR="00B300A7" w:rsidRDefault="00437C12" w:rsidP="00B300A7">
      <w:pPr>
        <w:jc w:val="center"/>
        <w:rPr>
          <w:noProof/>
          <w:lang w:val="de-DE" w:eastAsia="de-DE"/>
        </w:rPr>
      </w:pPr>
      <w:r w:rsidRPr="00437C12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437C12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437C12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437C12">
          <w:fldChar w:fldCharType="end"/>
        </w:r>
      </w:hyperlink>
      <w:r w:rsidR="00395FDB">
        <w:t xml:space="preserve"> When a decoy hit is found among five target hits</w:t>
      </w:r>
    </w:p>
    <w:p w:rsidR="00140A1B" w:rsidRDefault="00437C12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91574E" w:rsidRDefault="00140A1B" w:rsidP="00140A1B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green and red symbols at the </w:t>
      </w:r>
      <w:r w:rsidR="00766542">
        <w:t>far right</w:t>
      </w:r>
      <w:r w:rsidR="0091574E">
        <w:t xml:space="preserve"> of each row.</w:t>
      </w:r>
    </w:p>
    <w:p w:rsidR="0091574E" w:rsidRDefault="00551C76" w:rsidP="0091574E">
      <w:pPr>
        <w:jc w:val="center"/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5825324" cy="974022"/>
            <wp:effectExtent l="57150" t="19050" r="118276" b="73728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5811" cy="97410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51036" w:rsidRPr="008661A5" w:rsidRDefault="00140A1B" w:rsidP="00E51036">
      <w:pPr>
        <w:jc w:val="both"/>
        <w:rPr>
          <w:lang w:val="en-GB"/>
        </w:rPr>
      </w:pPr>
      <w:r>
        <w:t xml:space="preserve">These indicate whether the corresponding protein, peptide or PSM passed a 1% FDR threshold. </w:t>
      </w:r>
      <w:r w:rsidR="0091574E">
        <w:rPr>
          <w:i/>
        </w:rPr>
        <w:t>1</w:t>
      </w:r>
      <w:r w:rsidR="00551C76">
        <w:rPr>
          <w:i/>
        </w:rPr>
        <w:t>212</w:t>
      </w:r>
      <w:r w:rsidRPr="00075F65">
        <w:rPr>
          <w:i/>
        </w:rPr>
        <w:t xml:space="preserve"> proteins were validated here out of </w:t>
      </w:r>
      <w:r w:rsidR="00551C76">
        <w:rPr>
          <w:i/>
        </w:rPr>
        <w:t>1796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FA7BEE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811064" cy="2904951"/>
            <wp:effectExtent l="57150" t="19050" r="122886" b="66849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7476" cy="290882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172EB" w:rsidRDefault="00437C12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96.3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  <w:r w:rsidR="003172EB">
        <w:br w:type="page"/>
      </w:r>
    </w:p>
    <w:p w:rsidR="00A011C2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4E0B01" w:rsidRPr="004E0B01" w:rsidRDefault="004E0B01" w:rsidP="00140A1B">
      <w:pPr>
        <w:jc w:val="both"/>
        <w:rPr>
          <w:sz w:val="8"/>
        </w:rPr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437C12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437C12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3172EB" w:rsidRPr="003172EB" w:rsidRDefault="003172EB" w:rsidP="00140A1B">
      <w:pPr>
        <w:jc w:val="both"/>
        <w:rPr>
          <w:sz w:val="6"/>
        </w:rPr>
      </w:pPr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D27C2C">
        <w:t>1,214</w:t>
      </w:r>
      <w:r>
        <w:t xml:space="preserve"> proteins were validated including </w:t>
      </w:r>
      <w:r w:rsidR="00D27C2C">
        <w:t>11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D27C2C">
        <w:t>1284.64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D10824">
        <w:t>99</w:t>
      </w:r>
      <w:r>
        <w:t xml:space="preserve">%. </w:t>
      </w:r>
      <w:r w:rsidRPr="00063B12">
        <w:rPr>
          <w:i/>
        </w:rPr>
        <w:t xml:space="preserve">Why is it not 1%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135A9E">
        <w:rPr>
          <w:color w:val="1F497D" w:themeColor="text2"/>
        </w:rPr>
        <w:t>Benefit/Cost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55336A">
        <w:t>You might notice that the point is not exactly following 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commentRangeStart w:id="0"/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BA1DA0">
        <w:t>95</w:t>
      </w:r>
      <w:r w:rsidR="00AF587A">
        <w:t>%.</w:t>
      </w:r>
      <w:r>
        <w:t xml:space="preserve"> </w:t>
      </w:r>
      <w:commentRangeEnd w:id="0"/>
      <w:r w:rsidR="00413649">
        <w:rPr>
          <w:rStyle w:val="CommentReference"/>
        </w:rPr>
        <w:commentReference w:id="0"/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with such a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 xml:space="preserve">Note that it is possible to set a threshold at a stringent confidence level. 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B07FBB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25419" cy="3451018"/>
            <wp:effectExtent l="57150" t="19050" r="122931" b="73232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27" cy="345391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commentRangeStart w:id="1"/>
      <w:r w:rsidRPr="00063B12">
        <w:rPr>
          <w:i/>
        </w:rPr>
        <w:t>What are the new FDR and FNR values? Are our new settings better than the previous ones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  <w:commentRangeEnd w:id="1"/>
      <w:r w:rsidR="00661F1C">
        <w:rPr>
          <w:rStyle w:val="CommentReference"/>
        </w:rPr>
        <w:commentReference w:id="1"/>
      </w:r>
    </w:p>
    <w:p w:rsidR="0055336A" w:rsidRDefault="00437C12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You will however note that </w:t>
      </w:r>
      <w:r w:rsidR="008E10E5" w:rsidRPr="00146B25">
        <w:rPr>
          <w:color w:val="002060"/>
        </w:rPr>
        <w:t>PeptideShaker</w:t>
      </w:r>
      <w:r w:rsidR="00512E1D">
        <w:t xml:space="preserve"> separates</w:t>
      </w:r>
      <w:r w:rsidR="008E10E5">
        <w:t xml:space="preserve"> modified and unmodified peptides.</w:t>
      </w:r>
      <w:r w:rsidR="00140A1B">
        <w:t xml:space="preserve"> </w:t>
      </w:r>
      <w:commentRangeStart w:id="2"/>
      <w:r w:rsidR="0055336A">
        <w:rPr>
          <w:i/>
        </w:rPr>
        <w:t xml:space="preserve">What is the minimal peptide confidence at 1% FDR? What is the FDR when </w:t>
      </w:r>
      <w:r w:rsidR="002A46EE">
        <w:rPr>
          <w:i/>
        </w:rPr>
        <w:t>using a threshold of</w:t>
      </w:r>
      <w:r w:rsidR="0055336A">
        <w:rPr>
          <w:i/>
        </w:rPr>
        <w:t xml:space="preserve"> 95% confidence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  <w:commentRangeEnd w:id="2"/>
      <w:r w:rsidR="00D950BC">
        <w:rPr>
          <w:rStyle w:val="CommentReference"/>
        </w:rPr>
        <w:commentReference w:id="2"/>
      </w:r>
    </w:p>
    <w:p w:rsidR="00206534" w:rsidRDefault="00437C12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437C12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437C12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437C12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</w:t>
      </w:r>
      <w:bookmarkStart w:id="3" w:name="_GoBack"/>
      <w:bookmarkEnd w:id="3"/>
      <w:r w:rsidR="00512E1D">
        <w:t>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  <w:r w:rsidR="00206534"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553050" w:rsidP="00140A1B">
      <w:pPr>
        <w:jc w:val="both"/>
      </w:pPr>
      <w:r>
        <w:rPr>
          <w:noProof/>
          <w:lang w:val="nb-NO" w:eastAsia="nb-NO"/>
        </w:rPr>
        <w:drawing>
          <wp:inline distT="0" distB="0" distL="0" distR="0">
            <wp:extent cx="5637351" cy="2620562"/>
            <wp:effectExtent l="57150" t="19050" r="115749" b="84538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2223" cy="262282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the PEP is nothing but </w:t>
      </w:r>
      <w:r w:rsidRPr="00146B25">
        <w:rPr>
          <w:color w:val="002060"/>
        </w:rPr>
        <w:t>1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 xml:space="preserve">– estimated thanks to the decoy hits. When the classical FDR is valid (this is questionable with </w:t>
      </w:r>
      <w:proofErr w:type="spellStart"/>
      <w:r>
        <w:t>X!Tandem</w:t>
      </w:r>
      <w:proofErr w:type="spellEnd"/>
      <w:r>
        <w:t xml:space="preserve"> results</w:t>
      </w:r>
      <w:hyperlink w:anchor="_ENREF_7" w:tooltip="Everett, 2010 #79" w:history="1">
        <w:r w:rsidR="00437C12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437C12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437C12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072926">
      <w:pPr>
        <w:spacing w:after="0" w:line="240" w:lineRule="auto"/>
        <w:rPr>
          <w:lang w:val="en-GB"/>
        </w:rPr>
      </w:pPr>
    </w:p>
    <w:p w:rsidR="00012003" w:rsidRDefault="00437C12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437C12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0" w:author="Harald Barsnes" w:date="2013-06-18T14:23:00Z" w:initials="HB">
    <w:p w:rsidR="00413649" w:rsidRDefault="00413649">
      <w:pPr>
        <w:pStyle w:val="CommentText"/>
      </w:pPr>
      <w:r>
        <w:rPr>
          <w:rStyle w:val="CommentReference"/>
        </w:rPr>
        <w:annotationRef/>
      </w:r>
      <w:r w:rsidR="005E16A4">
        <w:t>@Marc: Please check the number. And update the answers to the questions.</w:t>
      </w:r>
    </w:p>
  </w:comment>
  <w:comment w:id="1" w:author="Harald Barsnes" w:date="2013-06-18T14:24:00Z" w:initials="HB">
    <w:p w:rsidR="00661F1C" w:rsidRDefault="00661F1C">
      <w:pPr>
        <w:pStyle w:val="CommentText"/>
      </w:pPr>
      <w:r>
        <w:rPr>
          <w:rStyle w:val="CommentReference"/>
        </w:rPr>
        <w:annotationRef/>
      </w:r>
      <w:r>
        <w:t>@Marc: Check the answers!</w:t>
      </w:r>
    </w:p>
  </w:comment>
  <w:comment w:id="2" w:author="Harald Barsnes" w:date="2013-06-18T14:27:00Z" w:initials="HB">
    <w:p w:rsidR="00D950BC" w:rsidRDefault="00D950BC">
      <w:pPr>
        <w:pStyle w:val="CommentText"/>
      </w:pPr>
      <w:r>
        <w:rPr>
          <w:rStyle w:val="CommentReference"/>
        </w:rPr>
        <w:annotationRef/>
      </w:r>
      <w:r>
        <w:t>@Marc: Check the answers!</w:t>
      </w: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E6FFD" w:rsidRDefault="00DE6FFD" w:rsidP="00C22471">
      <w:pPr>
        <w:spacing w:after="0" w:line="240" w:lineRule="auto"/>
      </w:pPr>
      <w:r>
        <w:separator/>
      </w:r>
    </w:p>
  </w:endnote>
  <w:endnote w:type="continuationSeparator" w:id="0">
    <w:p w:rsidR="00DE6FFD" w:rsidRDefault="00DE6FFD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951AE1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D1669B" w:rsidRPr="00EE5E45" w:rsidRDefault="00D1669B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437C12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437C12" w:rsidRPr="00EE5E45">
      <w:rPr>
        <w:b/>
      </w:rPr>
      <w:fldChar w:fldCharType="separate"/>
    </w:r>
    <w:r w:rsidR="00553050">
      <w:rPr>
        <w:b/>
        <w:noProof/>
      </w:rPr>
      <w:t>7</w:t>
    </w:r>
    <w:r w:rsidR="00437C12" w:rsidRPr="00EE5E45">
      <w:rPr>
        <w:b/>
      </w:rPr>
      <w:fldChar w:fldCharType="end"/>
    </w:r>
    <w:r w:rsidRPr="00EE5E45">
      <w:t xml:space="preserve"> of </w:t>
    </w:r>
    <w:r w:rsidR="00437C12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437C12" w:rsidRPr="00EE5E45">
      <w:rPr>
        <w:b/>
      </w:rPr>
      <w:fldChar w:fldCharType="separate"/>
    </w:r>
    <w:r w:rsidR="00553050">
      <w:rPr>
        <w:b/>
        <w:noProof/>
      </w:rPr>
      <w:t>8</w:t>
    </w:r>
    <w:r w:rsidR="00437C12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E6FFD" w:rsidRDefault="00DE6FFD" w:rsidP="00C22471">
      <w:pPr>
        <w:spacing w:after="0" w:line="240" w:lineRule="auto"/>
      </w:pPr>
      <w:r>
        <w:separator/>
      </w:r>
    </w:p>
  </w:footnote>
  <w:footnote w:type="continuationSeparator" w:id="0">
    <w:p w:rsidR="00DE6FFD" w:rsidRDefault="00DE6FFD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FAE"/>
    <w:rsid w:val="00043283"/>
    <w:rsid w:val="0004403D"/>
    <w:rsid w:val="00044B7B"/>
    <w:rsid w:val="00044F6E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9E6"/>
    <w:rsid w:val="00101A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40BE"/>
    <w:rsid w:val="00146B25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848"/>
    <w:rsid w:val="001A67F1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335C"/>
    <w:rsid w:val="00295022"/>
    <w:rsid w:val="002953EE"/>
    <w:rsid w:val="00296068"/>
    <w:rsid w:val="00296632"/>
    <w:rsid w:val="00296638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E56"/>
    <w:rsid w:val="00472F8E"/>
    <w:rsid w:val="004769FB"/>
    <w:rsid w:val="00481CCA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ADF"/>
    <w:rsid w:val="006878B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1799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441C"/>
    <w:rsid w:val="009F690F"/>
    <w:rsid w:val="009F70B5"/>
    <w:rsid w:val="00A011C2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587A"/>
    <w:rsid w:val="00AF60A7"/>
    <w:rsid w:val="00AF6280"/>
    <w:rsid w:val="00AF65DE"/>
    <w:rsid w:val="00B0014E"/>
    <w:rsid w:val="00B00F16"/>
    <w:rsid w:val="00B0733C"/>
    <w:rsid w:val="00B07FB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28D1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5F47"/>
    <w:rsid w:val="00D1669B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A3"/>
    <w:rsid w:val="00F50D24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>
      <o:colormenu v:ext="edit" shadowcolor="none"/>
    </o:shapedefaults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omments" Target="comments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B7F2BBC-8163-4519-AA29-1EA14E457C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3</TotalTime>
  <Pages>8</Pages>
  <Words>1862</Words>
  <Characters>9872</Characters>
  <Application>Microsoft Office Word</Application>
  <DocSecurity>0</DocSecurity>
  <Lines>82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71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0</cp:revision>
  <cp:lastPrinted>2011-07-04T17:50:00Z</cp:lastPrinted>
  <dcterms:created xsi:type="dcterms:W3CDTF">2011-09-01T10:00:00Z</dcterms:created>
  <dcterms:modified xsi:type="dcterms:W3CDTF">2013-06-18T12:28:00Z</dcterms:modified>
</cp:coreProperties>
</file>